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DE3CA4">
        <w:t xml:space="preserve">When the beneficiary blooms, </w:t>
      </w:r>
      <w:r w:rsidR="00441462">
        <w:t xml:space="preserve">there is the </w:t>
      </w:r>
      <w:r w:rsidR="00DE3CA4">
        <w:t>potential</w:t>
      </w:r>
      <w:r w:rsidR="00441462">
        <w:t xml:space="preserve"> for them to interact </w:t>
      </w:r>
      <w:r w:rsidR="00C35975">
        <w:t xml:space="preserve">with shrubs </w:t>
      </w:r>
      <w:r w:rsidR="00441462">
        <w:t xml:space="preserve">indirectly via pollinators. </w:t>
      </w:r>
      <w:r w:rsidR="00C56B3E">
        <w:t xml:space="preserve">Creosote bush, </w:t>
      </w:r>
      <w:r w:rsidR="00C56B3E" w:rsidRPr="00C56B3E">
        <w:rPr>
          <w:i/>
        </w:rPr>
        <w:t>Larrea tridentata</w:t>
      </w:r>
      <w:r w:rsidR="00C56B3E">
        <w:rPr>
          <w:i/>
        </w:rPr>
        <w:t xml:space="preserve"> </w:t>
      </w:r>
      <w:r w:rsidR="00C56B3E">
        <w:t>is a common, dominant shrub of the Mojave Desert. Its structural complexity, evergreen canopy and copious nectar-rich flowers suggest it has the capacity to influence the pollination of associated plants both florally and non-florally</w:t>
      </w:r>
      <w:r w:rsidR="00456772">
        <w:t xml:space="preserve">. We hypothesized that prior to blooming, </w:t>
      </w:r>
      <w:r w:rsidR="00456772" w:rsidRPr="00C35975">
        <w:rPr>
          <w:i/>
        </w:rPr>
        <w:t>L. tridentata</w:t>
      </w:r>
      <w:r w:rsidR="00456772">
        <w:t xml:space="preserve"> </w:t>
      </w:r>
      <w:r w:rsidR="00C35975">
        <w:t>would interfere</w:t>
      </w:r>
      <w:r w:rsidR="00456772">
        <w:t xml:space="preserve"> with pollination of its annuals, and that this would be alleviated by the magnet species effect when </w:t>
      </w:r>
      <w:r w:rsidR="00456772" w:rsidRPr="00C35975">
        <w:rPr>
          <w:i/>
        </w:rPr>
        <w:t>L. tridentata</w:t>
      </w:r>
      <w:r w:rsidR="00456772">
        <w:t xml:space="preserve"> entered a full bloom. Using the abundant desert dandelion, </w:t>
      </w:r>
      <w:r w:rsidR="00456772" w:rsidRPr="00C56B3E">
        <w:rPr>
          <w:i/>
        </w:rPr>
        <w:t>Malacothrix glabrata</w:t>
      </w:r>
      <w:r w:rsidR="00456772">
        <w:rPr>
          <w:i/>
        </w:rPr>
        <w:t>,</w:t>
      </w:r>
      <w:r w:rsidR="00456772">
        <w:t xml:space="preserve"> as a phytometer we tested for changes in pollinator visitation rates when placed under the shrub.</w:t>
      </w:r>
      <w:r w:rsidR="00C56B3E">
        <w:t xml:space="preserve"> </w:t>
      </w:r>
      <w:r w:rsidR="005260F3" w:rsidRPr="00C56B3E">
        <w:rPr>
          <w:i/>
        </w:rPr>
        <w:t>L. tridentata</w:t>
      </w:r>
      <w:r w:rsidR="005260F3">
        <w:t xml:space="preserve"> interfered</w:t>
      </w:r>
      <w:r w:rsidR="009C5CF4">
        <w:t xml:space="preserve"> with the pollination of </w:t>
      </w:r>
      <w:r w:rsidR="009C5CF4" w:rsidRPr="00C56B3E">
        <w:rPr>
          <w:i/>
        </w:rPr>
        <w:t>M. glabrata</w:t>
      </w:r>
      <w:r w:rsidR="00456772">
        <w:t>, and this</w:t>
      </w:r>
      <w:r w:rsidR="009C5CF4">
        <w:t xml:space="preserve"> </w:t>
      </w:r>
      <w:r w:rsidR="00456772">
        <w:t xml:space="preserve">competition intensified when </w:t>
      </w:r>
      <w:r w:rsidR="00456772" w:rsidRPr="00C35975">
        <w:rPr>
          <w:i/>
        </w:rPr>
        <w:t>L. tridentata</w:t>
      </w:r>
      <w:r w:rsidR="00456772">
        <w:t xml:space="preserve"> </w:t>
      </w:r>
      <w:r w:rsidR="009C5CF4">
        <w:t xml:space="preserve">entered a full bloom.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supports annual </w:t>
      </w:r>
      <w:bookmarkStart w:id="0" w:name="_GoBack"/>
      <w:bookmarkEnd w:id="0"/>
      <w:r w:rsidR="00FB2ADE">
        <w:t>and arthropod</w:t>
      </w:r>
      <w:r w:rsidR="00456772">
        <w:t xml:space="preserve"> communities and provided stable micro</w:t>
      </w:r>
      <w:r w:rsidR="00954865">
        <w:t xml:space="preserve">climates.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530ED9">
        <w:t>The</w:t>
      </w:r>
      <w:r w:rsidR="00FF6D5F">
        <w:t xml:space="preserve"> </w:t>
      </w:r>
      <w:r w:rsidR="006E1AC0">
        <w:t>relat</w:t>
      </w:r>
      <w:r w:rsidR="00530ED9">
        <w:t>ively large size of</w:t>
      </w:r>
      <w:r w:rsidR="00FF6D5F">
        <w:t xml:space="preserve"> shrubs</w:t>
      </w:r>
      <w:r w:rsidR="00530ED9">
        <w:t xml:space="preserve"> </w:t>
      </w:r>
      <w:r w:rsidR="002D48C8">
        <w:t>makes them salient features</w:t>
      </w:r>
      <w:r w:rsidR="00530ED9">
        <w:t xml:space="preserve"> of desert scrub ecosystems. This, combined with their </w:t>
      </w:r>
      <w:r w:rsidR="002D48C8">
        <w:t xml:space="preserve">structural complexity </w:t>
      </w:r>
      <w:r w:rsidR="00497DCE">
        <w:t>suggests that</w:t>
      </w:r>
      <w:r w:rsidR="00BD0BDE">
        <w:t xml:space="preserve"> </w:t>
      </w:r>
      <w:r w:rsidR="002D48C8">
        <w:t>non-co-blooming pathways of interacti</w:t>
      </w:r>
      <w:r w:rsidR="00294B2F">
        <w:t xml:space="preserve">ons </w:t>
      </w:r>
      <w:r w:rsidR="00E64CAB">
        <w:t>may be</w:t>
      </w:r>
      <w:r w:rsidR="00294B2F">
        <w:t xml:space="preserve"> prominent in desert</w:t>
      </w:r>
      <w:r w:rsidR="002D48C8">
        <w:t xml:space="preserve"> system</w:t>
      </w:r>
      <w:r w:rsidR="00294B2F">
        <w:t>s</w:t>
      </w:r>
      <w:r w:rsidR="002D48C8">
        <w:t>.</w:t>
      </w:r>
      <w:r w:rsidR="00F914AA">
        <w:t xml:space="preserve"> </w:t>
      </w:r>
      <w:r w:rsidR="00172CFB">
        <w:t>Shrubs may</w:t>
      </w:r>
      <w:r w:rsidR="00BD0BDE">
        <w:t xml:space="preserve"> facilitate </w:t>
      </w:r>
      <w:r w:rsidR="00172CFB">
        <w:t>their annual understory</w:t>
      </w:r>
      <w:r w:rsidR="00BD0BDE">
        <w:t xml:space="preserve"> </w:t>
      </w:r>
      <w:r w:rsidR="00E64CAB">
        <w:t>by offering</w:t>
      </w:r>
      <w:r w:rsidR="001332DA">
        <w:t xml:space="preserve"> she</w:t>
      </w:r>
      <w:r w:rsidR="00BD0BDE">
        <w:t>lter or habitat for pollinators</w:t>
      </w:r>
      <w:r w:rsidR="009154D5">
        <w:t xml:space="preserve">. </w:t>
      </w:r>
      <w:r w:rsidR="00BD0BDE">
        <w:t>Conversely, s</w:t>
      </w:r>
      <w:r w:rsidR="00F914AA">
        <w:t xml:space="preserve">hrubs may </w:t>
      </w:r>
      <w:r w:rsidR="00285C9B">
        <w:t>interfere with the pollination of their understory.</w:t>
      </w:r>
      <w:r w:rsidR="00F914AA">
        <w:t xml:space="preserve"> </w:t>
      </w:r>
      <w:r w:rsidR="004D71EE">
        <w:t>For example, s</w:t>
      </w:r>
      <w:r w:rsidR="00285C9B">
        <w:t xml:space="preserve">hading by the shrub </w:t>
      </w:r>
      <w:r w:rsidR="00285C9B" w:rsidRPr="00285C9B">
        <w:rPr>
          <w:i/>
        </w:rPr>
        <w:t>Lonicera</w:t>
      </w:r>
      <w:r w:rsidR="00285C9B">
        <w:t xml:space="preserve"> decreased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Alternatively, annuals growing under shrubs could be obscured from foraging pollinators. </w:t>
      </w:r>
      <w:r w:rsidR="00B63BCB">
        <w:t>Therefore,</w:t>
      </w:r>
      <w:r w:rsidR="00F914AA">
        <w:t xml:space="preserv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be positive for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 xml:space="preserve">Roll et al., </w:t>
        </w:r>
        <w:r w:rsidR="00172CFB">
          <w:rPr>
            <w:noProof/>
          </w:rPr>
          <w:lastRenderedPageBreak/>
          <w:t>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EF6005">
        <w:t xml:space="preserve">. </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643D97">
        <w:t xml:space="preserve">it </w:t>
      </w:r>
      <w:r w:rsidR="00B55CE3">
        <w:t xml:space="preserve">large size </w:t>
      </w:r>
      <w:r w:rsidR="00643D97">
        <w:t xml:space="preserve">obscures them from pollinators, but </w:t>
      </w:r>
      <w:r w:rsidR="00B55CE3">
        <w:t xml:space="preserve">the </w:t>
      </w:r>
      <w:r w:rsidR="00B55CE3">
        <w:lastRenderedPageBreak/>
        <w:t>interaction shifts to facilitation when</w:t>
      </w:r>
      <w:r w:rsidR="00643D97">
        <w:t xml:space="preserve"> </w:t>
      </w:r>
      <w:r w:rsidR="00B55CE3">
        <w:t>co-</w:t>
      </w:r>
      <w:r w:rsidR="00643D97">
        <w:t xml:space="preserve">blooming </w:t>
      </w:r>
      <w:r w:rsidR="00B55CE3">
        <w:t xml:space="preserve">because it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 xml:space="preserve">(Asteraca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w:t>
      </w:r>
      <w:r w:rsidR="004F1A07">
        <w:lastRenderedPageBreak/>
        <w:t>number of blooms for ‘blooming’ treatment was 300.2 ± 176.72SD (min: 102, max: 1080). In 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xml:space="preserve">, syrphid flies, bombyl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address </w:t>
      </w:r>
      <w:r w:rsidR="00F74C2B">
        <w:t>two</w:t>
      </w:r>
      <w:r w:rsidR="009273DE">
        <w:t xml:space="preserve"> major goals: 1) </w:t>
      </w:r>
      <w:r w:rsidR="00F74C2B">
        <w:t>To test for differences in pollinator populations between microsites and changes blooming 2</w:t>
      </w:r>
      <w:r w:rsidR="00883748">
        <w:t xml:space="preserve">) </w:t>
      </w:r>
      <w:r w:rsidR="00F74C2B">
        <w:t xml:space="preserve">To assess if </w:t>
      </w:r>
      <w:r w:rsidR="00F74C2B" w:rsidRPr="002918EF">
        <w:rPr>
          <w:i/>
        </w:rPr>
        <w:t>L. tridentata</w:t>
      </w:r>
      <w:r w:rsidR="00F74C2B">
        <w:t xml:space="preserve"> is a foundation species within this system. </w:t>
      </w:r>
      <w:r w:rsidR="00170E95">
        <w:t xml:space="preserve">Yellow, white and blue coloured, six-inch diameter plastic bowls were used as pan traps. At each microsite, </w:t>
      </w:r>
      <w:r w:rsidR="00170E95">
        <w:lastRenderedPageBreak/>
        <w:t xml:space="preserve">arrays of three pan traps were deployed in a triangular shape, slightly embedded in the ground to prevent blowing away. The pan traps were filled with water with a few drops of Dawn </w:t>
      </w:r>
      <w:r w:rsidR="00170E95" w:rsidRPr="00AE3D2D">
        <w:t>original dish detergent</w:t>
      </w:r>
      <w:r w:rsidR="00170E95">
        <w:t xml:space="preserve"> added, and set out for the time between 10 am and 5:30pm</w:t>
      </w:r>
      <w:r w:rsidR="00F100CF">
        <w:t>,</w:t>
      </w:r>
      <w:r w:rsidR="00170E95">
        <w:t xml:space="preserve"> on sunny days only. </w:t>
      </w:r>
      <w:r w:rsidR="001C0D9F">
        <w:t xml:space="preserve">As a proxy for </w:t>
      </w:r>
      <w:r w:rsidR="0017450D">
        <w:t xml:space="preserve">annual </w:t>
      </w:r>
      <w:r w:rsidR="001C0D9F">
        <w:t xml:space="preserve">biomass, total percent </w:t>
      </w:r>
      <w:r w:rsidR="00177D88">
        <w:t>vegetation cover was</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 xml:space="preserve">. </w:t>
      </w:r>
      <w:r w:rsidR="007C502B">
        <w:t xml:space="preserve">Annual species richness was also recorded. </w:t>
      </w:r>
      <w:r w:rsidR="00883748">
        <w:t>Focal shrubs were pan trapped w</w:t>
      </w:r>
      <w:r w:rsidR="00016005">
        <w:t>ithin two days of the video test, but never on the same day to avoid 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e done on same focal shrubs, but on different days than pan trap sampling or video trials. Due to the large size of the shrubs, it was not possible to accurately track flower visits per foraging bout, therefore only the frequency of foraging bouts was recorded. The identity and behaviour of the visitors was recorded and visitors were collected when possible to aid identification. </w:t>
      </w:r>
    </w:p>
    <w:p w:rsidR="00BF177E" w:rsidRPr="00BF177E" w:rsidRDefault="00BF177E">
      <w:r>
        <w:rPr>
          <w:u w:val="single"/>
        </w:rPr>
        <w:t>Microclimates</w:t>
      </w:r>
    </w:p>
    <w:p w:rsidR="00745FD2" w:rsidRDefault="00DA3280">
      <w:r>
        <w:t xml:space="preserve">To </w:t>
      </w:r>
      <w:r w:rsidR="00CD541B">
        <w:t>determine if L. tridentata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xml:space="preserve">, 2017 at eight </w:t>
      </w:r>
      <w:r w:rsidR="00745FD2">
        <w:lastRenderedPageBreak/>
        <w:t>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9934EB" w:rsidRDefault="0010779D" w:rsidP="009934EB">
      <w:r>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It wa</w:t>
      </w:r>
      <w:r>
        <w:t xml:space="preserve">s not possible to do this at the </w:t>
      </w:r>
      <w:r w:rsidR="009934EB">
        <w:t xml:space="preserve">main study site </w:t>
      </w:r>
      <w:r>
        <w:t xml:space="preserve">because </w:t>
      </w:r>
      <w:r w:rsidR="00F100CF">
        <w:t>I could not</w:t>
      </w:r>
      <w:r>
        <w:t xml:space="preserve"> ensure</w:t>
      </w:r>
      <w:r w:rsidR="00F100CF">
        <w:t xml:space="preserve"> that</w:t>
      </w:r>
      <w:r>
        <w:t xml:space="preserve"> </w:t>
      </w:r>
      <w:r w:rsidRPr="0010779D">
        <w:rPr>
          <w:i/>
        </w:rPr>
        <w:t>M. glabrata</w:t>
      </w:r>
      <w:r>
        <w:t xml:space="preserve"> had not been previously pollinated</w:t>
      </w:r>
      <w:r w:rsidR="00F100CF">
        <w:t xml:space="preserve">. </w:t>
      </w:r>
      <w:r w:rsidR="009934EB">
        <w:t xml:space="preserve">I collected three stigma from each of three flowers from one </w:t>
      </w:r>
      <w:r w:rsidR="009934EB" w:rsidRPr="0010779D">
        <w:rPr>
          <w:i/>
        </w:rPr>
        <w:t>M</w:t>
      </w:r>
      <w:r w:rsidRPr="0010779D">
        <w:rPr>
          <w:i/>
        </w:rPr>
        <w:t>. glabrata</w:t>
      </w:r>
      <w:r w:rsidR="009934EB">
        <w:t xml:space="preserve"> (nine stigmas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Distance</w:t>
      </w:r>
      <w:r w:rsidR="009934EB">
        <w:t xml:space="preserve"> to the nearest </w:t>
      </w:r>
      <w:r w:rsidR="009934EB" w:rsidRPr="0010779D">
        <w:rPr>
          <w:i/>
        </w:rPr>
        <w:t>L. tridentata</w:t>
      </w:r>
      <w:r>
        <w:t xml:space="preserve">, distance to the three nearest </w:t>
      </w:r>
      <w:r w:rsidRPr="0010779D">
        <w:rPr>
          <w:i/>
        </w:rPr>
        <w:t>M. glabrata</w:t>
      </w:r>
      <w:r w:rsidR="002905EA">
        <w:t xml:space="preserve"> neighbours were measured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2F39A4">
        <w:t xml:space="preserve"> with rep ID as a random effect.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 </w:t>
      </w:r>
      <w:r w:rsidR="00400D11">
        <w:t>To test for</w:t>
      </w:r>
      <w:r w:rsidR="00D00CEA">
        <w:t xml:space="preserve"> the</w:t>
      </w:r>
      <w:r w:rsidR="00400D11">
        <w:t xml:space="preserve"> influence of </w:t>
      </w:r>
      <w:r w:rsidR="00D00CEA">
        <w:t>heterospecific blooming annuals and</w:t>
      </w:r>
      <w:r w:rsidR="00400D11">
        <w:t xml:space="preserve"> shrubs, I </w:t>
      </w:r>
      <w:r w:rsidR="006B0614">
        <w:t xml:space="preserve">used quasipoisson GLMM (MASS, glmmPQL)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it quasipoisson GLMM (MASS, glmmPQL)</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w:t>
      </w:r>
      <w:r w:rsidR="009D2353">
        <w:lastRenderedPageBreak/>
        <w:t>variables</w:t>
      </w:r>
      <w:r w:rsidR="005F7698">
        <w:t xml:space="preserve">. As a post-hoc exploration, </w:t>
      </w:r>
      <w:r w:rsidR="00D00CEA">
        <w:t xml:space="preserve">I subsetted responses of solitary bees and ‘other’ RTUs to </w:t>
      </w:r>
      <w:r w:rsidR="005F7698">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3E00B3">
      <w:r>
        <w:t xml:space="preserve">To test if </w:t>
      </w:r>
      <w:r w:rsidRPr="005E7E8F">
        <w:rPr>
          <w:i/>
        </w:rPr>
        <w:t>L. tridentata</w:t>
      </w:r>
      <w:r>
        <w:t xml:space="preserve"> individuals with more flowers are more attractive to pollinators, </w:t>
      </w:r>
      <w:r w:rsidR="00F40F5F">
        <w:t>I used a quasipoisson GLM (glm) wit</w:t>
      </w:r>
      <w:r w:rsidR="00031660">
        <w:t xml:space="preserve">h visitation rates as the response and </w:t>
      </w:r>
      <w:r w:rsidR="00F40F5F">
        <w:t>flower number as predictors.</w:t>
      </w:r>
    </w:p>
    <w:p w:rsidR="00F861C6" w:rsidRPr="007C7338" w:rsidRDefault="0015677D">
      <w:pPr>
        <w:rPr>
          <w:u w:val="single"/>
        </w:rPr>
      </w:pPr>
      <w:r>
        <w:rPr>
          <w:u w:val="single"/>
        </w:rPr>
        <w:t>Ecological effects</w:t>
      </w:r>
    </w:p>
    <w:p w:rsid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A43EEF" w:rsidRDefault="00A43EEF" w:rsidP="00202548"/>
    <w:p w:rsidR="00144DF1" w:rsidRDefault="00144DF1" w:rsidP="00202548"/>
    <w:p w:rsidR="00144DF1" w:rsidRDefault="00144DF1" w:rsidP="00202548"/>
    <w:p w:rsidR="006F1CB9" w:rsidRDefault="006F1CB9" w:rsidP="00202548"/>
    <w:p w:rsidR="006F1CB9" w:rsidRPr="00052F27" w:rsidRDefault="006F1CB9" w:rsidP="00202548"/>
    <w:p w:rsidR="007638E6" w:rsidRPr="00AE7363" w:rsidRDefault="007638E6">
      <w:pPr>
        <w:rPr>
          <w:b/>
        </w:rPr>
      </w:pPr>
      <w:r w:rsidRPr="00AE7363">
        <w:rPr>
          <w:b/>
        </w:rPr>
        <w:lastRenderedPageBreak/>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of heterospecific shrub blooming density on foraging bout frequency or total flowers visited. The was a significant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There was also a negative effect of L. tridentata blooming on M. glabrata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952F8"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y correlated (0.15, p = 0.01). </w:t>
      </w:r>
    </w:p>
    <w:p w:rsidR="00C952F8" w:rsidRDefault="00C952F8" w:rsidP="00C952F8">
      <w:pPr>
        <w:rPr>
          <w:u w:val="single"/>
        </w:rPr>
      </w:pPr>
    </w:p>
    <w:p w:rsidR="00C952F8" w:rsidRDefault="00C952F8" w:rsidP="00C952F8">
      <w:pPr>
        <w:rPr>
          <w:u w:val="single"/>
        </w:rPr>
      </w:pPr>
    </w:p>
    <w:p w:rsidR="00C7284D" w:rsidRDefault="00C7284D" w:rsidP="00C952F8">
      <w:pPr>
        <w:rPr>
          <w:u w:val="single"/>
        </w:rPr>
      </w:pPr>
    </w:p>
    <w:p w:rsidR="00C952F8" w:rsidRPr="006861EF" w:rsidRDefault="00C952F8" w:rsidP="00C952F8">
      <w:pPr>
        <w:rPr>
          <w:u w:val="single"/>
        </w:rPr>
      </w:pPr>
      <w:r w:rsidRPr="006861EF">
        <w:rPr>
          <w:u w:val="single"/>
        </w:rPr>
        <w:lastRenderedPageBreak/>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5D32A0" w:rsidP="00E90F5C">
      <w:r>
        <w:t>3400 arthropods spanning 1</w:t>
      </w:r>
      <w:r w:rsidR="007F133C">
        <w:t>2</w:t>
      </w:r>
      <w:r w:rsidR="00C952F8">
        <w:t>1</w:t>
      </w:r>
      <w:r>
        <w:t xml:space="preserve"> taxonomic groups</w:t>
      </w:r>
      <w:r w:rsidR="00C952F8">
        <w:t xml:space="preserve"> (Appendix B)</w:t>
      </w:r>
      <w:r>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51033" w:rsidRDefault="00D51033" w:rsidP="00D51033">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D51033" w:rsidRDefault="00D51033" w:rsidP="0004122F"/>
    <w:p w:rsidR="0069528F" w:rsidRDefault="0069528F" w:rsidP="0004122F"/>
    <w:p w:rsidR="0069528F" w:rsidRDefault="0069528F" w:rsidP="0004122F"/>
    <w:p w:rsidR="0069528F" w:rsidRDefault="0069528F" w:rsidP="0004122F"/>
    <w:p w:rsidR="00D6250C" w:rsidRPr="00D51033" w:rsidRDefault="00D6250C" w:rsidP="0004122F"/>
    <w:p w:rsidR="005A3B82" w:rsidRPr="00563FE2" w:rsidRDefault="005A3B82" w:rsidP="0004122F">
      <w:pPr>
        <w:rPr>
          <w:b/>
        </w:rPr>
      </w:pPr>
      <w:r w:rsidRPr="00563FE2">
        <w:rPr>
          <w:b/>
        </w:rPr>
        <w:lastRenderedPageBreak/>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9709E8">
        <w:t xml:space="preserve">There was an effect of facilitation 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lastRenderedPageBreak/>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Trophic interactions vary with environmental conditions. Larrea mediates the environmental conditions, etc. </w:t>
      </w:r>
    </w:p>
    <w:p w:rsidR="002A0284" w:rsidRPr="002A0284" w:rsidRDefault="002A0284" w:rsidP="00B06231">
      <w:pPr>
        <w:rPr>
          <w:u w:val="single"/>
        </w:rPr>
      </w:pPr>
      <w:r w:rsidRPr="002A0284">
        <w:rPr>
          <w:u w:val="single"/>
        </w:rPr>
        <w:t>Conclusions</w:t>
      </w:r>
    </w:p>
    <w:p w:rsidR="002A0284" w:rsidRDefault="0055748B" w:rsidP="002403B6">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9C7F0B" w:rsidRDefault="009C7F0B" w:rsidP="009C7F0B"/>
    <w:p w:rsidR="00844F12" w:rsidRDefault="00844F12" w:rsidP="009C7F0B"/>
    <w:p w:rsidR="00844F12" w:rsidRDefault="00844F12" w:rsidP="009C7F0B"/>
    <w:p w:rsidR="00844F12" w:rsidRDefault="00844F12" w:rsidP="009C7F0B"/>
    <w:p w:rsidR="00D7348A" w:rsidRDefault="00D7348A"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2403B6" w:rsidRDefault="002403B6" w:rsidP="009C7F0B"/>
    <w:p w:rsidR="002403B6" w:rsidRDefault="002403B6" w:rsidP="009C7F0B"/>
    <w:p w:rsidR="0055748B" w:rsidRDefault="0055748B" w:rsidP="009C7F0B"/>
    <w:p w:rsidR="00EB2220" w:rsidRDefault="00EB2220" w:rsidP="009C7F0B"/>
    <w:p w:rsidR="00172CFB" w:rsidRPr="00172CFB" w:rsidRDefault="00D7348A" w:rsidP="00172CFB">
      <w:pPr>
        <w:pStyle w:val="EndNoteBibliography"/>
        <w:spacing w:after="0"/>
      </w:pPr>
      <w:r>
        <w:lastRenderedPageBreak/>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lastRenderedPageBreak/>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lastRenderedPageBreak/>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lastRenderedPageBreak/>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lastRenderedPageBreak/>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30A0D" w:rsidRDefault="00830A0D" w:rsidP="00E82973">
      <w:pPr>
        <w:spacing w:after="0" w:line="240" w:lineRule="auto"/>
      </w:pPr>
      <w:r>
        <w:separator/>
      </w:r>
    </w:p>
  </w:endnote>
  <w:endnote w:type="continuationSeparator" w:id="0">
    <w:p w:rsidR="00830A0D" w:rsidRDefault="00830A0D"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30A0D" w:rsidRDefault="00830A0D" w:rsidP="00E82973">
      <w:pPr>
        <w:spacing w:after="0" w:line="240" w:lineRule="auto"/>
      </w:pPr>
      <w:r>
        <w:separator/>
      </w:r>
    </w:p>
  </w:footnote>
  <w:footnote w:type="continuationSeparator" w:id="0">
    <w:p w:rsidR="00830A0D" w:rsidRDefault="00830A0D"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51285"/>
    <w:rsid w:val="00051D07"/>
    <w:rsid w:val="00052F27"/>
    <w:rsid w:val="000538E5"/>
    <w:rsid w:val="00060278"/>
    <w:rsid w:val="00062E4F"/>
    <w:rsid w:val="000661F0"/>
    <w:rsid w:val="00066537"/>
    <w:rsid w:val="000705AA"/>
    <w:rsid w:val="0007112A"/>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8"/>
    <w:rsid w:val="000F77F5"/>
    <w:rsid w:val="00100A55"/>
    <w:rsid w:val="00103941"/>
    <w:rsid w:val="0010779D"/>
    <w:rsid w:val="001079BE"/>
    <w:rsid w:val="00113395"/>
    <w:rsid w:val="00116B2E"/>
    <w:rsid w:val="00117EC0"/>
    <w:rsid w:val="00120D56"/>
    <w:rsid w:val="00120F70"/>
    <w:rsid w:val="001232CF"/>
    <w:rsid w:val="00123786"/>
    <w:rsid w:val="00124B75"/>
    <w:rsid w:val="00132C0B"/>
    <w:rsid w:val="001332DA"/>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50D"/>
    <w:rsid w:val="001756B8"/>
    <w:rsid w:val="00175E68"/>
    <w:rsid w:val="0017664E"/>
    <w:rsid w:val="001777A8"/>
    <w:rsid w:val="00177D88"/>
    <w:rsid w:val="00182387"/>
    <w:rsid w:val="0018395C"/>
    <w:rsid w:val="00187C0E"/>
    <w:rsid w:val="0019001B"/>
    <w:rsid w:val="00191148"/>
    <w:rsid w:val="00191474"/>
    <w:rsid w:val="00195F74"/>
    <w:rsid w:val="001A12A6"/>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9EE"/>
    <w:rsid w:val="002B36A1"/>
    <w:rsid w:val="002B43C8"/>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45C7"/>
    <w:rsid w:val="0045549B"/>
    <w:rsid w:val="0045649C"/>
    <w:rsid w:val="00456772"/>
    <w:rsid w:val="00456B56"/>
    <w:rsid w:val="0046095E"/>
    <w:rsid w:val="004631CA"/>
    <w:rsid w:val="00463449"/>
    <w:rsid w:val="00463F3E"/>
    <w:rsid w:val="004645F4"/>
    <w:rsid w:val="00464B88"/>
    <w:rsid w:val="00465E1C"/>
    <w:rsid w:val="004669A4"/>
    <w:rsid w:val="00474223"/>
    <w:rsid w:val="004760E2"/>
    <w:rsid w:val="004771C2"/>
    <w:rsid w:val="00484208"/>
    <w:rsid w:val="00484D8B"/>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0A0D"/>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37F9"/>
    <w:rsid w:val="00A03BD2"/>
    <w:rsid w:val="00A04F3A"/>
    <w:rsid w:val="00A0557B"/>
    <w:rsid w:val="00A1048B"/>
    <w:rsid w:val="00A10EA3"/>
    <w:rsid w:val="00A212F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A033E"/>
    <w:rsid w:val="00AA08FB"/>
    <w:rsid w:val="00AA1239"/>
    <w:rsid w:val="00AA22CE"/>
    <w:rsid w:val="00AA3928"/>
    <w:rsid w:val="00AA5AC2"/>
    <w:rsid w:val="00AA68D6"/>
    <w:rsid w:val="00AB5355"/>
    <w:rsid w:val="00AB7897"/>
    <w:rsid w:val="00AC0786"/>
    <w:rsid w:val="00AC130A"/>
    <w:rsid w:val="00AC1C47"/>
    <w:rsid w:val="00AC2E2E"/>
    <w:rsid w:val="00AC7D0B"/>
    <w:rsid w:val="00AC7E44"/>
    <w:rsid w:val="00AD184E"/>
    <w:rsid w:val="00AD2AB2"/>
    <w:rsid w:val="00AD34E2"/>
    <w:rsid w:val="00AD673C"/>
    <w:rsid w:val="00AD778C"/>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4BED"/>
    <w:rsid w:val="00B26370"/>
    <w:rsid w:val="00B2730D"/>
    <w:rsid w:val="00B3009C"/>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C0591"/>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37B0"/>
    <w:rsid w:val="00D2466A"/>
    <w:rsid w:val="00D25D79"/>
    <w:rsid w:val="00D26FE7"/>
    <w:rsid w:val="00D27D99"/>
    <w:rsid w:val="00D27E74"/>
    <w:rsid w:val="00D32967"/>
    <w:rsid w:val="00D3394D"/>
    <w:rsid w:val="00D37B20"/>
    <w:rsid w:val="00D40381"/>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E0390"/>
    <w:rsid w:val="00EE18A4"/>
    <w:rsid w:val="00EE7F16"/>
    <w:rsid w:val="00EF0734"/>
    <w:rsid w:val="00EF6005"/>
    <w:rsid w:val="00EF6759"/>
    <w:rsid w:val="00F03599"/>
    <w:rsid w:val="00F06855"/>
    <w:rsid w:val="00F100CF"/>
    <w:rsid w:val="00F11A38"/>
    <w:rsid w:val="00F1517E"/>
    <w:rsid w:val="00F1652F"/>
    <w:rsid w:val="00F1763E"/>
    <w:rsid w:val="00F22098"/>
    <w:rsid w:val="00F22255"/>
    <w:rsid w:val="00F23EF9"/>
    <w:rsid w:val="00F2612C"/>
    <w:rsid w:val="00F265D2"/>
    <w:rsid w:val="00F32D70"/>
    <w:rsid w:val="00F33225"/>
    <w:rsid w:val="00F340C4"/>
    <w:rsid w:val="00F3485C"/>
    <w:rsid w:val="00F354F3"/>
    <w:rsid w:val="00F35F6E"/>
    <w:rsid w:val="00F37120"/>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B644A"/>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F60CE-C52C-40BC-9BAC-D51EAEFA0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3</TotalTime>
  <Pages>19</Pages>
  <Words>19287</Words>
  <Characters>109936</Characters>
  <Application>Microsoft Office Word</Application>
  <DocSecurity>0</DocSecurity>
  <Lines>916</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05</cp:revision>
  <dcterms:created xsi:type="dcterms:W3CDTF">2018-02-28T22:36:00Z</dcterms:created>
  <dcterms:modified xsi:type="dcterms:W3CDTF">2018-08-30T22:08:00Z</dcterms:modified>
</cp:coreProperties>
</file>